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A04F1F">
          <w:pPr>
            <w:pStyle w:val="NoSpacing"/>
          </w:pPr>
          <w:r>
            <w:t>Your Name</w:t>
          </w:r>
        </w:p>
      </w:sdtContent>
    </w:sdt>
    <w:p w:rsidR="00E614DD" w:rsidRDefault="00A04F1F">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A04F1F">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A04F1F">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684155" w:rsidRPr="00652588" w:rsidRDefault="00A04F1F" w:rsidP="00684155">
      <w:pPr>
        <w:ind w:left="720" w:firstLine="0"/>
      </w:pPr>
      <w:r>
        <w:t xml:space="preserve">        </w:t>
      </w:r>
      <w:r w:rsidRPr="00315D71">
        <w:t xml:space="preserve">Common Software used for </w:t>
      </w:r>
      <w:r>
        <w:t>Graphic Designing:</w:t>
      </w:r>
      <w:r w:rsidRPr="00315D71">
        <w:t xml:space="preserve"> Current and future trends</w:t>
      </w:r>
    </w:p>
    <w:p w:rsidR="000F2FC2" w:rsidRPr="007679A3" w:rsidRDefault="00A04F1F" w:rsidP="007679A3">
      <w:pPr>
        <w:ind w:firstLine="0"/>
        <w:rPr>
          <w:b/>
        </w:rPr>
      </w:pPr>
      <w:r w:rsidRPr="007679A3">
        <w:rPr>
          <w:b/>
        </w:rPr>
        <w:t>Justification Paper</w:t>
      </w:r>
    </w:p>
    <w:p w:rsidR="002D1C99" w:rsidRDefault="00A04F1F" w:rsidP="000F2FC2">
      <w:r>
        <w:t xml:space="preserve">The main objective of this research </w:t>
      </w:r>
      <w:r w:rsidR="00EB00C6">
        <w:t>essay</w:t>
      </w:r>
      <w:r>
        <w:t xml:space="preserve"> is based on the </w:t>
      </w:r>
      <w:r w:rsidR="003934B2">
        <w:t xml:space="preserve">graphic designing elements with the current as well as future trends. </w:t>
      </w:r>
      <w:r w:rsidR="00A427E8">
        <w:t xml:space="preserve">While there is various software available in </w:t>
      </w:r>
      <w:r w:rsidR="00AE7FC5">
        <w:t xml:space="preserve">the market based on photo editing </w:t>
      </w:r>
      <w:r w:rsidR="00B13814">
        <w:t xml:space="preserve">but sometimes </w:t>
      </w:r>
      <w:r w:rsidR="00AB66A5">
        <w:t>users</w:t>
      </w:r>
      <w:r w:rsidR="00B13814">
        <w:t xml:space="preserve"> also require more features such as options for color editing, </w:t>
      </w:r>
      <w:r w:rsidR="00922F1D">
        <w:t xml:space="preserve">vector graphics, and some other attributes </w:t>
      </w:r>
      <w:r w:rsidR="005B1E6C">
        <w:t>related to graphic designing</w:t>
      </w:r>
      <w:r w:rsidR="006A1585">
        <w:fldChar w:fldCharType="begin"/>
      </w:r>
      <w:r w:rsidR="006A1585">
        <w:instrText xml:space="preserve"> ADDIN ZOTERO_ITEM CSL_CITATION {"citationID":"uqiVuxIb","properties":{"formattedCitation":"(\\uc0\\u8220{}What Is Graphic Design?\\uc0\\u8221{})","plainCitation":"(“What Is Graphic Design?”)","noteIndex":0},"citationItems":[{"id":376,"uris":["http://zotero.org/users/local/vDOrLj7p/items/MXWLT2FX"],"uri":["http://zotero.org/users/local/vDOrLj7p/items/MXWLT2FX"],"itemData":{"id":376,"type":"webpage","title":"What is Graphic Design?","container-title":"The Interaction Design Foundation","abstract":"What isGraphic Design? Graphic design is the craft of creating visual content to communicate messages. Applying visual hierarchy and page layout techniques, graphic designers use typo...","URL":"https://www.interaction-design.org/literature/topics/graphic-design","language":"en","accessed":{"date-parts":[["2019",11,26]]}}}],"schema":"https://github.com/citation-style-language/schema/raw/master/csl-citation.json"} </w:instrText>
      </w:r>
      <w:r w:rsidR="006A1585">
        <w:fldChar w:fldCharType="separate"/>
      </w:r>
      <w:r w:rsidR="006A1585" w:rsidRPr="006A1585">
        <w:rPr>
          <w:rFonts w:ascii="Times New Roman" w:hAnsi="Times New Roman" w:cs="Times New Roman"/>
        </w:rPr>
        <w:t>(“What Is Graphic Design?”)</w:t>
      </w:r>
      <w:r w:rsidR="006A1585">
        <w:fldChar w:fldCharType="end"/>
      </w:r>
      <w:r w:rsidR="00922F1D">
        <w:t xml:space="preserve">. This </w:t>
      </w:r>
      <w:r w:rsidR="009A5807">
        <w:t xml:space="preserve">became the major concern </w:t>
      </w:r>
      <w:r w:rsidR="00922F1D">
        <w:t>f</w:t>
      </w:r>
      <w:r w:rsidR="009A5807">
        <w:t>or</w:t>
      </w:r>
      <w:r w:rsidR="00922F1D">
        <w:t xml:space="preserve"> the</w:t>
      </w:r>
      <w:r w:rsidR="009A5807">
        <w:t xml:space="preserve"> industry of graphic designing</w:t>
      </w:r>
      <w:r w:rsidR="009409EB">
        <w:t xml:space="preserve"> in which designs and images are used </w:t>
      </w:r>
      <w:r w:rsidR="00F37172">
        <w:t xml:space="preserve">which are required to recreate </w:t>
      </w:r>
      <w:r w:rsidR="001D1ED0">
        <w:t xml:space="preserve">huge formats for the professional services </w:t>
      </w:r>
      <w:r w:rsidR="0034260D">
        <w:t>in</w:t>
      </w:r>
      <w:r w:rsidR="001D1ED0">
        <w:t xml:space="preserve"> printing</w:t>
      </w:r>
      <w:r w:rsidR="000D7C43">
        <w:fldChar w:fldCharType="begin"/>
      </w:r>
      <w:r w:rsidR="000D7C43">
        <w:instrText xml:space="preserve"> ADDIN ZOTERO_ITEM CSL_CITATION {"citationID":"wA9uVATT","properties":{"formattedCitation":"(\\uc0\\u8220{}Top 5 Graphic Design Trends of 2019\\uc0\\u8221{})","plainCitation":"(“Top 5 Graphic Design Trends of 2019”)","noteIndex":0},"citationItems":[{"id":378,"uris":["http://zotero.org/users/local/vDOrLj7p/items/YASPIZ7L"],"uri":["http://zotero.org/users/local/vDOrLj7p/items/YASPIZ7L"],"itemData":{"id":378,"type":"post-weblog","title":"Top 5 Graphic Design Trends of 2019","container-title":"Adobe Blog","abstract":"The top 5 graphic design trends of 2019 will help you push boundaries and ignite your creativity. Use Adobe Creative Cloud products to bring your ideas to life.","URL":"https://theblog.adobe.com/top-5-graphic-design-trends-of-2019/","language":"en-US","issued":{"date-parts":[["2019",2,26]]},"accessed":{"date-parts":[["2019",11,26]]}}}],"schema":"https://github.com/citation-style-language/schema/raw/master/csl-citation.json"} </w:instrText>
      </w:r>
      <w:r w:rsidR="000D7C43">
        <w:fldChar w:fldCharType="separate"/>
      </w:r>
      <w:r w:rsidR="000D7C43" w:rsidRPr="000D7C43">
        <w:rPr>
          <w:rFonts w:ascii="Times New Roman" w:hAnsi="Times New Roman" w:cs="Times New Roman"/>
        </w:rPr>
        <w:t>(“Top 5 Graphic Design Trends of 2019”)</w:t>
      </w:r>
      <w:r w:rsidR="000D7C43">
        <w:fldChar w:fldCharType="end"/>
      </w:r>
      <w:r w:rsidR="001D1ED0">
        <w:t>.</w:t>
      </w:r>
      <w:r w:rsidR="00296551">
        <w:t xml:space="preserve"> Nowadays the best software used for graphic designing is Affinity Designer, Gravit Designer, Adobe Illustrators CC, CorelDRAW graphic suite, Sketch, </w:t>
      </w:r>
      <w:r w:rsidR="005A6ED7">
        <w:t>X</w:t>
      </w:r>
      <w:r w:rsidR="00296551">
        <w:t>ara Designer Pro X and Inkscape</w:t>
      </w:r>
      <w:r w:rsidR="005E6926">
        <w:fldChar w:fldCharType="begin"/>
      </w:r>
      <w:r w:rsidR="005E6926">
        <w:instrText xml:space="preserve"> ADDIN ZOTERO_ITEM CSL_CITATION {"citationID":"hu07nZSB","properties":{"formattedCitation":"({\\i{}6 Amazing Free Adobe CC Alternatives | Creative Bloq})","plainCitation":"(6 Amazing Free Adobe CC Alternatives | Creative Bloq)","noteIndex":0},"citationItems":[{"id":380,"uris":["http://zotero.org/users/local/vDOrLj7p/items/L7Q2H85B"],"uri":["http://zotero.org/users/local/vDOrLj7p/items/L7Q2H85B"],"itemData":{"id":380,"type":"webpage","title":"6 amazing free Adobe CC alternatives | Creative Bloq","URL":"https://www.creativebloq.com/features/6-amazing-free-adobe-cc-alternatives","accessed":{"date-parts":[["2019",11,26]]}}}],"schema":"https://github.com/citation-style-language/schema/raw/master/csl-citation.json"} </w:instrText>
      </w:r>
      <w:r w:rsidR="005E6926">
        <w:fldChar w:fldCharType="separate"/>
      </w:r>
      <w:r w:rsidR="005E6926" w:rsidRPr="005E6926">
        <w:rPr>
          <w:rFonts w:ascii="Times New Roman" w:hAnsi="Times New Roman" w:cs="Times New Roman"/>
        </w:rPr>
        <w:t>(</w:t>
      </w:r>
      <w:r w:rsidR="005E6926" w:rsidRPr="005E6926">
        <w:rPr>
          <w:rFonts w:ascii="Times New Roman" w:hAnsi="Times New Roman" w:cs="Times New Roman"/>
          <w:i/>
          <w:iCs/>
        </w:rPr>
        <w:t>6 Amazing Free Adobe CC Alternatives | Creative Bloq</w:t>
      </w:r>
      <w:r w:rsidR="005E6926" w:rsidRPr="005E6926">
        <w:rPr>
          <w:rFonts w:ascii="Times New Roman" w:hAnsi="Times New Roman" w:cs="Times New Roman"/>
        </w:rPr>
        <w:t>)</w:t>
      </w:r>
      <w:r w:rsidR="005E6926">
        <w:fldChar w:fldCharType="end"/>
      </w:r>
      <w:r w:rsidR="00296551">
        <w:t xml:space="preserve">. </w:t>
      </w:r>
    </w:p>
    <w:p w:rsidR="000F2FC2" w:rsidRDefault="00A04F1F" w:rsidP="000F2FC2">
      <w:r>
        <w:t xml:space="preserve">Graphic designing now became part of our modern lives but </w:t>
      </w:r>
      <w:r w:rsidR="00E3140A">
        <w:t>no one can imagine its long history</w:t>
      </w:r>
      <w:r w:rsidR="00AB5729">
        <w:t>. The visual comm</w:t>
      </w:r>
      <w:r w:rsidR="002D1174">
        <w:t xml:space="preserve">unication progression initially begins </w:t>
      </w:r>
      <w:r w:rsidR="003D6D13">
        <w:t>from</w:t>
      </w:r>
      <w:r w:rsidR="002D1174">
        <w:t xml:space="preserve"> cave </w:t>
      </w:r>
      <w:r w:rsidR="004B47EE">
        <w:t xml:space="preserve">paintings and now transformed into the </w:t>
      </w:r>
      <w:r w:rsidR="00AC74A9">
        <w:t>digital software</w:t>
      </w:r>
      <w:r w:rsidR="00E43B1D">
        <w:fldChar w:fldCharType="begin"/>
      </w:r>
      <w:r w:rsidR="00E43B1D">
        <w:instrText xml:space="preserve"> ADDIN ZOTERO_ITEM CSL_CITATION {"citationID":"1c9Mft63","properties":{"formattedCitation":"(\\uc0\\u8220{}A Brief History of Graphic Design\\uc0\\u8221{})","plainCitation":"(“A Brief History of Graphic Design”)","noteIndex":0},"citationItems":[{"id":384,"uris":["http://zotero.org/users/local/vDOrLj7p/items/GJW3RED3"],"uri":["http://zotero.org/users/local/vDOrLj7p/items/GJW3RED3"],"itemData":{"id":384,"type":"webpage","title":"A brief history of graphic design","container-title":"99designs","abstract":"Graphic design is so much a part of our modern world that it is hard to imagine living without it. In some ways, we never have—design has been evolving nearly as long as we humans have! Join us as we trace the roots of graphic design from pre-industrial history into the industry we know today.","URL":"https://99designs.com/blog/design-history-movements/history-graphic-design/","language":"en-US","issued":{"date-parts":[["2018",5,25]]},"accessed":{"date-parts":[["2019",11,26]]}}}],"schema":"https://github.com/citation-style-language/schema/raw/master/csl-citation.json"} </w:instrText>
      </w:r>
      <w:r w:rsidR="00E43B1D">
        <w:fldChar w:fldCharType="separate"/>
      </w:r>
      <w:r w:rsidR="00E43B1D" w:rsidRPr="00E43B1D">
        <w:rPr>
          <w:rFonts w:ascii="Times New Roman" w:hAnsi="Times New Roman" w:cs="Times New Roman"/>
        </w:rPr>
        <w:t>(“A Brief History of Graphic Design”)</w:t>
      </w:r>
      <w:r w:rsidR="00E43B1D">
        <w:fldChar w:fldCharType="end"/>
      </w:r>
      <w:r w:rsidR="0019174A">
        <w:t>.</w:t>
      </w:r>
      <w:r w:rsidR="002D1174">
        <w:t xml:space="preserve"> </w:t>
      </w:r>
      <w:r w:rsidR="00266016">
        <w:t xml:space="preserve">The </w:t>
      </w:r>
      <w:r w:rsidR="00905365">
        <w:t>brandin</w:t>
      </w:r>
      <w:r w:rsidR="003D6D13">
        <w:t>g nature evolved to fulfill the</w:t>
      </w:r>
      <w:r w:rsidR="00905365">
        <w:t xml:space="preserve"> changing time </w:t>
      </w:r>
      <w:r w:rsidR="003D6D13">
        <w:t xml:space="preserve">requirements </w:t>
      </w:r>
      <w:r w:rsidR="00A8086D">
        <w:t>such as logo usage</w:t>
      </w:r>
      <w:r w:rsidR="00A16521">
        <w:t xml:space="preserve"> which identifies recognizable branding characteristics</w:t>
      </w:r>
      <w:r w:rsidR="00493EAC">
        <w:fldChar w:fldCharType="begin"/>
      </w:r>
      <w:r w:rsidR="00493EAC">
        <w:instrText xml:space="preserve"> ADDIN ZOTERO_ITEM CSL_CITATION {"citationID":"C4todhfT","properties":{"formattedCitation":"({\\i{}Visual Representation})","plainCitation":"(Visual Representation)","noteIndex":0},"citationItems":[{"id":386,"uris":["http://zotero.org/users/local/vDOrLj7p/items/EGTFDPFI"],"uri":["http://zotero.org/users/local/vDOrLj7p/items/EGTFDPFI"],"itemData":{"id":386,"type":"book","title":"Visual Representation","source":"www.interaction-design.org","abstract":"Alan Blackwell explains the most important principles of visual representation for screen design, introduced with examples from the early history of graphical user interfaces","URL":"https://www.interaction-design.org/literature/book/the-encyclopedia-of-human-computer-interaction-2nd-ed/visual-representation","language":"en","accessed":{"date-parts":[["2019",11,26]]}}}],"schema":"https://github.com/citation-style-language/schema/raw/master/csl-citation.json"} </w:instrText>
      </w:r>
      <w:r w:rsidR="00493EAC">
        <w:fldChar w:fldCharType="separate"/>
      </w:r>
      <w:r w:rsidR="00493EAC" w:rsidRPr="00493EAC">
        <w:rPr>
          <w:rFonts w:ascii="Times New Roman" w:hAnsi="Times New Roman" w:cs="Times New Roman"/>
        </w:rPr>
        <w:t>(</w:t>
      </w:r>
      <w:r w:rsidR="00493EAC" w:rsidRPr="00493EAC">
        <w:rPr>
          <w:rFonts w:ascii="Times New Roman" w:hAnsi="Times New Roman" w:cs="Times New Roman"/>
          <w:i/>
          <w:iCs/>
        </w:rPr>
        <w:t>Visual Representation</w:t>
      </w:r>
      <w:r w:rsidR="00493EAC" w:rsidRPr="00493EAC">
        <w:rPr>
          <w:rFonts w:ascii="Times New Roman" w:hAnsi="Times New Roman" w:cs="Times New Roman"/>
        </w:rPr>
        <w:t>)</w:t>
      </w:r>
      <w:r w:rsidR="00493EAC">
        <w:fldChar w:fldCharType="end"/>
      </w:r>
      <w:r w:rsidR="00A8086D">
        <w:t xml:space="preserve">. </w:t>
      </w:r>
      <w:r w:rsidR="00527623">
        <w:t xml:space="preserve">Graphic designing is considered as the craft for developing the visual content for communication. </w:t>
      </w:r>
      <w:r w:rsidR="00103BCF">
        <w:t xml:space="preserve">It also applies the techniques of page layout and visual hierarchy. The typography is used by the graphic designers </w:t>
      </w:r>
      <w:r w:rsidR="005A67A0">
        <w:t xml:space="preserve">as well as </w:t>
      </w:r>
      <w:r w:rsidR="005A67A0">
        <w:lastRenderedPageBreak/>
        <w:t>pictures to fulfill the specific requirements of users</w:t>
      </w:r>
      <w:r w:rsidR="006716CF">
        <w:fldChar w:fldCharType="begin"/>
      </w:r>
      <w:r w:rsidR="006716CF">
        <w:instrText xml:space="preserve"> ADDIN ZOTERO_ITEM CSL_CITATION {"citationID":"p3C7ingk","properties":{"formattedCitation":"({\\i{}Literature Review - Design Thinking//Brand Strategy//Marketing Decisions})","plainCitation":"(Literature Review - Design Thinking//Brand Strategy//Marketing Decisions)","noteIndex":0},"citationItems":[{"id":388,"uris":["http://zotero.org/users/local/vDOrLj7p/items/TINKV55F"],"uri":["http://zotero.org/users/local/vDOrLj7p/items/TINKV55F"],"itemData":{"id":388,"type":"webpage","title":"Literature review - Design Thinking//Brand Strategy//Marketing Decisions","URL":"http://johnpribbleiii.com/literature-review/","language":"en","accessed":{"date-parts":[["2019",11,26]]}}}],"schema":"https://github.com/citation-style-language/schema/raw/master/csl-citation.json"} </w:instrText>
      </w:r>
      <w:r w:rsidR="006716CF">
        <w:fldChar w:fldCharType="separate"/>
      </w:r>
      <w:r w:rsidR="006716CF" w:rsidRPr="006716CF">
        <w:rPr>
          <w:rFonts w:ascii="Times New Roman" w:hAnsi="Times New Roman" w:cs="Times New Roman"/>
        </w:rPr>
        <w:t>(</w:t>
      </w:r>
      <w:r w:rsidR="006716CF" w:rsidRPr="006716CF">
        <w:rPr>
          <w:rFonts w:ascii="Times New Roman" w:hAnsi="Times New Roman" w:cs="Times New Roman"/>
          <w:i/>
          <w:iCs/>
        </w:rPr>
        <w:t>Literature Review - Design Thinking//Brand Strategy//Marketing Decisions</w:t>
      </w:r>
      <w:r w:rsidR="006716CF" w:rsidRPr="006716CF">
        <w:rPr>
          <w:rFonts w:ascii="Times New Roman" w:hAnsi="Times New Roman" w:cs="Times New Roman"/>
        </w:rPr>
        <w:t>)</w:t>
      </w:r>
      <w:r w:rsidR="006716CF">
        <w:fldChar w:fldCharType="end"/>
      </w:r>
      <w:r w:rsidR="005A67A0">
        <w:t>.</w:t>
      </w:r>
      <w:r w:rsidR="00103BCF">
        <w:t xml:space="preserve"> </w:t>
      </w:r>
      <w:r w:rsidR="00E3140A">
        <w:t xml:space="preserve"> </w:t>
      </w:r>
      <w:r w:rsidR="001D1ED0">
        <w:t xml:space="preserve"> </w:t>
      </w:r>
      <w:r w:rsidR="00922F1D">
        <w:t xml:space="preserve"> </w:t>
      </w:r>
      <w:r w:rsidR="00A427E8">
        <w:t xml:space="preserve"> </w:t>
      </w:r>
    </w:p>
    <w:p w:rsidR="00F23525" w:rsidRPr="000F2FC2" w:rsidRDefault="00A04F1F" w:rsidP="000F2FC2">
      <w:r>
        <w:t>Nowadays there is not one trend that dominates in the industry of graphic designing</w:t>
      </w:r>
      <w:r w:rsidR="00BE1DC8">
        <w:t xml:space="preserve"> but the combination of various design techniques as well as styles. </w:t>
      </w:r>
      <w:r w:rsidR="00583AEE">
        <w:t xml:space="preserve">Though the most common trends of graphic designing are </w:t>
      </w:r>
      <w:r w:rsidR="006E4ACC">
        <w:t xml:space="preserve">flat icons with the video addition </w:t>
      </w:r>
      <w:r w:rsidR="002A200A">
        <w:t xml:space="preserve">is trending </w:t>
      </w:r>
      <w:r w:rsidR="006E4ACC">
        <w:t>all over the marketing channels</w:t>
      </w:r>
      <w:r w:rsidR="0040053D">
        <w:fldChar w:fldCharType="begin"/>
      </w:r>
      <w:r w:rsidR="0040053D">
        <w:instrText xml:space="preserve"> ADDIN ZOTERO_ITEM CSL_CITATION {"citationID":"ng5odAqu","properties":{"formattedCitation":"(\\uc0\\u8220{}The Evolution of Graphic Design | Marketo\\uc0\\u8221{})","plainCitation":"(“The Evolution of Graphic Design | Marketo”)","noteIndex":0},"citationItems":[{"id":390,"uris":["http://zotero.org/users/local/vDOrLj7p/items/M87YPSZH"],"uri":["http://zotero.org/users/local/vDOrLj7p/items/M87YPSZH"],"itemData":{"id":390,"type":"post-weblog","title":"The Evolution of Graphic Design | Marketo","container-title":"Marketo Marketing Blog - Best Practices and Thought Leadership","abstract":"Graphic design is a pivotal part of marketing strategy and branding. While graphic design isn't exactly a new concept, there are distinct shifts that have happened this century. Lexie Lu explains the evolution of graphic design and what to look for next.","URL":"https://blog.marketo.com/2018/06/the-evolution-of-graphic-design.html","language":"en-US","issued":{"date-parts":[["2018",6,28]]},"accessed":{"date-parts":[["2019",11,26]]}}}],"schema":"https://github.com/citation-style-language/schema/raw/master/csl-citation.json"} </w:instrText>
      </w:r>
      <w:r w:rsidR="0040053D">
        <w:fldChar w:fldCharType="separate"/>
      </w:r>
      <w:r w:rsidR="0040053D" w:rsidRPr="0040053D">
        <w:rPr>
          <w:rFonts w:ascii="Times New Roman" w:hAnsi="Times New Roman" w:cs="Times New Roman"/>
        </w:rPr>
        <w:t>(“The Evolution of Graphic Design | Marketo”)</w:t>
      </w:r>
      <w:r w:rsidR="0040053D">
        <w:fldChar w:fldCharType="end"/>
      </w:r>
      <w:r w:rsidR="006E4ACC">
        <w:t>.</w:t>
      </w:r>
      <w:r w:rsidR="005C43D7">
        <w:t xml:space="preserve"> Similarly, in future </w:t>
      </w:r>
      <w:r w:rsidR="00F7767D">
        <w:t>it is expected th</w:t>
      </w:r>
      <w:r w:rsidR="005F5922">
        <w:t>at</w:t>
      </w:r>
      <w:r w:rsidR="000A1096">
        <w:t xml:space="preserve"> more</w:t>
      </w:r>
      <w:r w:rsidR="00450C1C">
        <w:t xml:space="preserve"> customized designs will be observed which will enhance </w:t>
      </w:r>
      <w:r w:rsidR="002D7CB6">
        <w:t>the experiences of users regular</w:t>
      </w:r>
      <w:r w:rsidR="00D245EC">
        <w:fldChar w:fldCharType="begin"/>
      </w:r>
      <w:r w:rsidR="00D245EC">
        <w:instrText xml:space="preserve"> ADDIN ZOTERO_ITEM CSL_CITATION {"citationID":"x9lJOOuK","properties":{"formattedCitation":"({\\i{}What Is the Future of Graphic Designers? - Quora})","plainCitation":"(What Is the Future of Graphic Designers? - Quora)","noteIndex":0},"citationItems":[{"id":392,"uris":["http://zotero.org/users/local/vDOrLj7p/items/VZLUIFT2"],"uri":["http://zotero.org/users/local/vDOrLj7p/items/VZLUIFT2"],"itemData":{"id":392,"type":"webpage","title":"What is the future of graphic designers? - Quora","URL":"https://www.quora.com/What-is-the-future-of-graphic-designers","accessed":{"date-parts":[["2019",11,26]]}}}],"schema":"https://github.com/citation-style-language/schema/raw/master/csl-citation.json"} </w:instrText>
      </w:r>
      <w:r w:rsidR="00D245EC">
        <w:fldChar w:fldCharType="separate"/>
      </w:r>
      <w:r w:rsidR="00D245EC" w:rsidRPr="00D245EC">
        <w:rPr>
          <w:rFonts w:ascii="Times New Roman" w:hAnsi="Times New Roman" w:cs="Times New Roman"/>
        </w:rPr>
        <w:t>ly (</w:t>
      </w:r>
      <w:r w:rsidR="00D245EC" w:rsidRPr="00D245EC">
        <w:rPr>
          <w:rFonts w:ascii="Times New Roman" w:hAnsi="Times New Roman" w:cs="Times New Roman"/>
          <w:i/>
          <w:iCs/>
        </w:rPr>
        <w:t>What Is the Future of Graphic Designers? - Quora</w:t>
      </w:r>
      <w:r w:rsidR="00D245EC" w:rsidRPr="00D245EC">
        <w:rPr>
          <w:rFonts w:ascii="Times New Roman" w:hAnsi="Times New Roman" w:cs="Times New Roman"/>
        </w:rPr>
        <w:t>)</w:t>
      </w:r>
      <w:r w:rsidR="00D245EC">
        <w:fldChar w:fldCharType="end"/>
      </w:r>
      <w:r w:rsidR="002D7CB6">
        <w:t>.</w:t>
      </w:r>
      <w:r w:rsidR="000A1096">
        <w:t xml:space="preserve"> </w:t>
      </w:r>
      <w:r w:rsidR="0072453C">
        <w:t xml:space="preserve">The data collected from different sources in this research essay is to provide information related to </w:t>
      </w:r>
      <w:r w:rsidR="00330AA1">
        <w:t xml:space="preserve">current and future trends of graphic designing. </w:t>
      </w:r>
      <w:r w:rsidR="006E4ACC">
        <w:t xml:space="preserve"> </w:t>
      </w:r>
      <w:r w:rsidR="00BE1DC8">
        <w:t xml:space="preserve"> </w:t>
      </w:r>
    </w:p>
    <w:p w:rsidR="000F2FC2" w:rsidRPr="000F2FC2" w:rsidRDefault="000F2FC2" w:rsidP="000F2FC2"/>
    <w:p w:rsidR="000F2FC2" w:rsidRPr="000F2FC2" w:rsidRDefault="000F2FC2" w:rsidP="000F2FC2"/>
    <w:p w:rsidR="000F2FC2" w:rsidRPr="000F2FC2" w:rsidRDefault="000F2FC2" w:rsidP="000F2FC2"/>
    <w:p w:rsidR="000F2FC2" w:rsidRPr="000F2FC2" w:rsidRDefault="000F2FC2" w:rsidP="000F2FC2"/>
    <w:p w:rsidR="000F2FC2" w:rsidRPr="000F2FC2" w:rsidRDefault="000F2FC2" w:rsidP="000F2FC2"/>
    <w:p w:rsidR="000F2FC2" w:rsidRPr="000F2FC2" w:rsidRDefault="000F2FC2" w:rsidP="000F2FC2"/>
    <w:p w:rsidR="000F2FC2" w:rsidRPr="000F2FC2" w:rsidRDefault="000F2FC2" w:rsidP="000F2FC2"/>
    <w:p w:rsidR="000F2FC2" w:rsidRPr="000F2FC2" w:rsidRDefault="000F2FC2" w:rsidP="000F2FC2"/>
    <w:p w:rsidR="000F2FC2" w:rsidRPr="000F2FC2" w:rsidRDefault="000F2FC2" w:rsidP="000F2FC2"/>
    <w:p w:rsidR="000F2FC2" w:rsidRPr="000F2FC2" w:rsidRDefault="000F2FC2" w:rsidP="000F2FC2"/>
    <w:p w:rsidR="000F2FC2" w:rsidRPr="000F2FC2" w:rsidRDefault="000F2FC2" w:rsidP="000F2FC2"/>
    <w:p w:rsidR="000F2FC2" w:rsidRPr="000F2FC2" w:rsidRDefault="000F2FC2" w:rsidP="000F2FC2"/>
    <w:p w:rsidR="00684155" w:rsidRDefault="00684155" w:rsidP="00C83CBF">
      <w:pPr>
        <w:ind w:firstLine="0"/>
      </w:pPr>
      <w:bookmarkStart w:id="0" w:name="_GoBack"/>
      <w:bookmarkEnd w:id="0"/>
    </w:p>
    <w:p w:rsidR="000F2FC2" w:rsidRPr="00D031B8" w:rsidRDefault="00A04F1F" w:rsidP="000F2FC2">
      <w:pPr>
        <w:ind w:firstLine="0"/>
        <w:rPr>
          <w:b/>
        </w:rPr>
      </w:pPr>
      <w:r w:rsidRPr="00D031B8">
        <w:rPr>
          <w:b/>
        </w:rPr>
        <w:lastRenderedPageBreak/>
        <w:t>Work Cited</w:t>
      </w:r>
      <w:r>
        <w:rPr>
          <w:b/>
        </w:rPr>
        <w:t>:</w:t>
      </w:r>
    </w:p>
    <w:p w:rsidR="00D245EC" w:rsidRPr="00D245EC" w:rsidRDefault="00A04F1F" w:rsidP="00D245E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245EC">
        <w:rPr>
          <w:rFonts w:ascii="Times New Roman" w:hAnsi="Times New Roman" w:cs="Times New Roman"/>
          <w:i/>
          <w:iCs/>
        </w:rPr>
        <w:t>6 Amazing Free Adobe CC Alternatives | Creative Bloq</w:t>
      </w:r>
      <w:r w:rsidRPr="00D245EC">
        <w:rPr>
          <w:rFonts w:ascii="Times New Roman" w:hAnsi="Times New Roman" w:cs="Times New Roman"/>
        </w:rPr>
        <w:t xml:space="preserve">. </w:t>
      </w:r>
      <w:r w:rsidRPr="00D245EC">
        <w:rPr>
          <w:rFonts w:ascii="Times New Roman" w:hAnsi="Times New Roman" w:cs="Times New Roman"/>
        </w:rPr>
        <w:t>https://www.creativebloq.com/features/6-amazing-free-adobe-cc-alternatives. Accessed 26 Nov. 2019.</w:t>
      </w:r>
    </w:p>
    <w:p w:rsidR="00D245EC" w:rsidRPr="00D245EC" w:rsidRDefault="00A04F1F" w:rsidP="00D245EC">
      <w:pPr>
        <w:pStyle w:val="Bibliography"/>
        <w:rPr>
          <w:rFonts w:ascii="Times New Roman" w:hAnsi="Times New Roman" w:cs="Times New Roman"/>
        </w:rPr>
      </w:pPr>
      <w:r w:rsidRPr="00D245EC">
        <w:rPr>
          <w:rFonts w:ascii="Times New Roman" w:hAnsi="Times New Roman" w:cs="Times New Roman"/>
        </w:rPr>
        <w:t xml:space="preserve">“A Brief History of Graphic Design.” </w:t>
      </w:r>
      <w:r w:rsidRPr="00D245EC">
        <w:rPr>
          <w:rFonts w:ascii="Times New Roman" w:hAnsi="Times New Roman" w:cs="Times New Roman"/>
          <w:i/>
          <w:iCs/>
        </w:rPr>
        <w:t>99designs</w:t>
      </w:r>
      <w:r w:rsidRPr="00D245EC">
        <w:rPr>
          <w:rFonts w:ascii="Times New Roman" w:hAnsi="Times New Roman" w:cs="Times New Roman"/>
        </w:rPr>
        <w:t>, 25 May 2018, https://99designs.com/blog/design-history-movements/history-graphic-design/.</w:t>
      </w:r>
    </w:p>
    <w:p w:rsidR="00D245EC" w:rsidRPr="00D245EC" w:rsidRDefault="00A04F1F" w:rsidP="00D245EC">
      <w:pPr>
        <w:pStyle w:val="Bibliography"/>
        <w:rPr>
          <w:rFonts w:ascii="Times New Roman" w:hAnsi="Times New Roman" w:cs="Times New Roman"/>
        </w:rPr>
      </w:pPr>
      <w:r w:rsidRPr="00D245EC">
        <w:rPr>
          <w:rFonts w:ascii="Times New Roman" w:hAnsi="Times New Roman" w:cs="Times New Roman"/>
          <w:i/>
          <w:iCs/>
        </w:rPr>
        <w:t>Literature Review -</w:t>
      </w:r>
      <w:r w:rsidRPr="00D245EC">
        <w:rPr>
          <w:rFonts w:ascii="Times New Roman" w:hAnsi="Times New Roman" w:cs="Times New Roman"/>
          <w:i/>
          <w:iCs/>
        </w:rPr>
        <w:t xml:space="preserve"> Design Thinking//Brand Strategy//Marketing Decisions</w:t>
      </w:r>
      <w:r w:rsidRPr="00D245EC">
        <w:rPr>
          <w:rFonts w:ascii="Times New Roman" w:hAnsi="Times New Roman" w:cs="Times New Roman"/>
        </w:rPr>
        <w:t>. http://johnpribbleiii.com/literature-review/. Accessed 26 Nov. 2019.</w:t>
      </w:r>
    </w:p>
    <w:p w:rsidR="00D245EC" w:rsidRPr="00D245EC" w:rsidRDefault="00A04F1F" w:rsidP="00D245EC">
      <w:pPr>
        <w:pStyle w:val="Bibliography"/>
        <w:rPr>
          <w:rFonts w:ascii="Times New Roman" w:hAnsi="Times New Roman" w:cs="Times New Roman"/>
        </w:rPr>
      </w:pPr>
      <w:r w:rsidRPr="00D245EC">
        <w:rPr>
          <w:rFonts w:ascii="Times New Roman" w:hAnsi="Times New Roman" w:cs="Times New Roman"/>
        </w:rPr>
        <w:t xml:space="preserve">“The Evolution of Graphic Design | Marketo.” </w:t>
      </w:r>
      <w:r w:rsidRPr="00D245EC">
        <w:rPr>
          <w:rFonts w:ascii="Times New Roman" w:hAnsi="Times New Roman" w:cs="Times New Roman"/>
          <w:i/>
          <w:iCs/>
        </w:rPr>
        <w:t>Marketo Marketing Blog - Best Practices and Thought Leadership</w:t>
      </w:r>
      <w:r w:rsidRPr="00D245EC">
        <w:rPr>
          <w:rFonts w:ascii="Times New Roman" w:hAnsi="Times New Roman" w:cs="Times New Roman"/>
        </w:rPr>
        <w:t>, 28 June 2018, https://b</w:t>
      </w:r>
      <w:r w:rsidRPr="00D245EC">
        <w:rPr>
          <w:rFonts w:ascii="Times New Roman" w:hAnsi="Times New Roman" w:cs="Times New Roman"/>
        </w:rPr>
        <w:t>log.marketo.com/2018/06/the-evolution-of-graphic-design.html.</w:t>
      </w:r>
    </w:p>
    <w:p w:rsidR="00D245EC" w:rsidRPr="00D245EC" w:rsidRDefault="00A04F1F" w:rsidP="00D245EC">
      <w:pPr>
        <w:pStyle w:val="Bibliography"/>
        <w:rPr>
          <w:rFonts w:ascii="Times New Roman" w:hAnsi="Times New Roman" w:cs="Times New Roman"/>
        </w:rPr>
      </w:pPr>
      <w:r w:rsidRPr="00D245EC">
        <w:rPr>
          <w:rFonts w:ascii="Times New Roman" w:hAnsi="Times New Roman" w:cs="Times New Roman"/>
        </w:rPr>
        <w:t xml:space="preserve">“Top 5 Graphic Design Trends of 2019.” </w:t>
      </w:r>
      <w:r w:rsidRPr="00D245EC">
        <w:rPr>
          <w:rFonts w:ascii="Times New Roman" w:hAnsi="Times New Roman" w:cs="Times New Roman"/>
          <w:i/>
          <w:iCs/>
        </w:rPr>
        <w:t>Adobe Blog</w:t>
      </w:r>
      <w:r w:rsidRPr="00D245EC">
        <w:rPr>
          <w:rFonts w:ascii="Times New Roman" w:hAnsi="Times New Roman" w:cs="Times New Roman"/>
        </w:rPr>
        <w:t>, 26 Feb. 2019, https://theblog.adobe.com/top-5-graphic-design-trends-of-2019/.</w:t>
      </w:r>
    </w:p>
    <w:p w:rsidR="00D245EC" w:rsidRPr="00D245EC" w:rsidRDefault="00A04F1F" w:rsidP="00D245EC">
      <w:pPr>
        <w:pStyle w:val="Bibliography"/>
        <w:rPr>
          <w:rFonts w:ascii="Times New Roman" w:hAnsi="Times New Roman" w:cs="Times New Roman"/>
        </w:rPr>
      </w:pPr>
      <w:r w:rsidRPr="00D245EC">
        <w:rPr>
          <w:rFonts w:ascii="Times New Roman" w:hAnsi="Times New Roman" w:cs="Times New Roman"/>
          <w:i/>
          <w:iCs/>
        </w:rPr>
        <w:t>Visual Representation</w:t>
      </w:r>
      <w:r w:rsidRPr="00D245EC">
        <w:rPr>
          <w:rFonts w:ascii="Times New Roman" w:hAnsi="Times New Roman" w:cs="Times New Roman"/>
        </w:rPr>
        <w:t xml:space="preserve">. </w:t>
      </w:r>
      <w:r w:rsidRPr="00D245EC">
        <w:rPr>
          <w:rFonts w:ascii="Times New Roman" w:hAnsi="Times New Roman" w:cs="Times New Roman"/>
          <w:i/>
          <w:iCs/>
        </w:rPr>
        <w:t>www.interaction-design.org</w:t>
      </w:r>
      <w:r w:rsidRPr="00D245EC">
        <w:rPr>
          <w:rFonts w:ascii="Times New Roman" w:hAnsi="Times New Roman" w:cs="Times New Roman"/>
        </w:rPr>
        <w:t>, https://www.in</w:t>
      </w:r>
      <w:r w:rsidRPr="00D245EC">
        <w:rPr>
          <w:rFonts w:ascii="Times New Roman" w:hAnsi="Times New Roman" w:cs="Times New Roman"/>
        </w:rPr>
        <w:t>teraction-design.org/literature/book/the-encyclopedia-of-human-computer-interaction-2nd-ed/visual-representation. Accessed 26 Nov. 2019.</w:t>
      </w:r>
    </w:p>
    <w:p w:rsidR="00D245EC" w:rsidRPr="00D245EC" w:rsidRDefault="00A04F1F" w:rsidP="00D245EC">
      <w:pPr>
        <w:pStyle w:val="Bibliography"/>
        <w:rPr>
          <w:rFonts w:ascii="Times New Roman" w:hAnsi="Times New Roman" w:cs="Times New Roman"/>
        </w:rPr>
      </w:pPr>
      <w:r w:rsidRPr="00D245EC">
        <w:rPr>
          <w:rFonts w:ascii="Times New Roman" w:hAnsi="Times New Roman" w:cs="Times New Roman"/>
        </w:rPr>
        <w:t xml:space="preserve">“What Is Graphic Design?” </w:t>
      </w:r>
      <w:r w:rsidRPr="00D245EC">
        <w:rPr>
          <w:rFonts w:ascii="Times New Roman" w:hAnsi="Times New Roman" w:cs="Times New Roman"/>
          <w:i/>
          <w:iCs/>
        </w:rPr>
        <w:t>The Interaction Design Foundation</w:t>
      </w:r>
      <w:r w:rsidRPr="00D245EC">
        <w:rPr>
          <w:rFonts w:ascii="Times New Roman" w:hAnsi="Times New Roman" w:cs="Times New Roman"/>
        </w:rPr>
        <w:t>, https://www.interaction-design.org/literature/topics/graph</w:t>
      </w:r>
      <w:r w:rsidRPr="00D245EC">
        <w:rPr>
          <w:rFonts w:ascii="Times New Roman" w:hAnsi="Times New Roman" w:cs="Times New Roman"/>
        </w:rPr>
        <w:t>ic-design. Accessed 26 Nov. 2019.</w:t>
      </w:r>
    </w:p>
    <w:p w:rsidR="00D245EC" w:rsidRPr="00D245EC" w:rsidRDefault="00A04F1F" w:rsidP="00D245EC">
      <w:pPr>
        <w:pStyle w:val="Bibliography"/>
        <w:rPr>
          <w:rFonts w:ascii="Times New Roman" w:hAnsi="Times New Roman" w:cs="Times New Roman"/>
        </w:rPr>
      </w:pPr>
      <w:r w:rsidRPr="00D245EC">
        <w:rPr>
          <w:rFonts w:ascii="Times New Roman" w:hAnsi="Times New Roman" w:cs="Times New Roman"/>
          <w:i/>
          <w:iCs/>
        </w:rPr>
        <w:t>What Is the Future of Graphic Designers? - Quora</w:t>
      </w:r>
      <w:r w:rsidRPr="00D245EC">
        <w:rPr>
          <w:rFonts w:ascii="Times New Roman" w:hAnsi="Times New Roman" w:cs="Times New Roman"/>
        </w:rPr>
        <w:t>. https://www.quora.com/What-is-the-future-of-graphic-designers. Accessed 26 Nov. 2019.</w:t>
      </w:r>
    </w:p>
    <w:p w:rsidR="000F2FC2" w:rsidRPr="000F2FC2" w:rsidRDefault="00A04F1F" w:rsidP="000F2FC2">
      <w:pPr>
        <w:jc w:val="center"/>
      </w:pPr>
      <w:r>
        <w:fldChar w:fldCharType="end"/>
      </w:r>
    </w:p>
    <w:sectPr w:rsidR="000F2FC2" w:rsidRPr="000F2FC2">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4F1F" w:rsidRDefault="00A04F1F">
      <w:pPr>
        <w:spacing w:line="240" w:lineRule="auto"/>
      </w:pPr>
      <w:r>
        <w:separator/>
      </w:r>
    </w:p>
  </w:endnote>
  <w:endnote w:type="continuationSeparator" w:id="0">
    <w:p w:rsidR="00A04F1F" w:rsidRDefault="00A04F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4F1F" w:rsidRDefault="00A04F1F">
      <w:pPr>
        <w:spacing w:line="240" w:lineRule="auto"/>
      </w:pPr>
      <w:r>
        <w:separator/>
      </w:r>
    </w:p>
  </w:footnote>
  <w:footnote w:type="continuationSeparator" w:id="0">
    <w:p w:rsidR="00A04F1F" w:rsidRDefault="00A04F1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A04F1F">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C83CBF">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A04F1F">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2A200A">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30FEC760">
      <w:start w:val="1"/>
      <w:numFmt w:val="lowerLetter"/>
      <w:pStyle w:val="TableNote"/>
      <w:suff w:val="space"/>
      <w:lvlText w:val="%1."/>
      <w:lvlJc w:val="left"/>
      <w:pPr>
        <w:ind w:left="0" w:firstLine="720"/>
      </w:pPr>
      <w:rPr>
        <w:rFonts w:hint="default"/>
      </w:rPr>
    </w:lvl>
    <w:lvl w:ilvl="1" w:tplc="3F2C0AE2" w:tentative="1">
      <w:start w:val="1"/>
      <w:numFmt w:val="lowerLetter"/>
      <w:lvlText w:val="%2."/>
      <w:lvlJc w:val="left"/>
      <w:pPr>
        <w:ind w:left="2160" w:hanging="360"/>
      </w:pPr>
    </w:lvl>
    <w:lvl w:ilvl="2" w:tplc="E05A6ED0" w:tentative="1">
      <w:start w:val="1"/>
      <w:numFmt w:val="lowerRoman"/>
      <w:lvlText w:val="%3."/>
      <w:lvlJc w:val="right"/>
      <w:pPr>
        <w:ind w:left="2880" w:hanging="180"/>
      </w:pPr>
    </w:lvl>
    <w:lvl w:ilvl="3" w:tplc="A8123628" w:tentative="1">
      <w:start w:val="1"/>
      <w:numFmt w:val="decimal"/>
      <w:lvlText w:val="%4."/>
      <w:lvlJc w:val="left"/>
      <w:pPr>
        <w:ind w:left="3600" w:hanging="360"/>
      </w:pPr>
    </w:lvl>
    <w:lvl w:ilvl="4" w:tplc="276CB0DE" w:tentative="1">
      <w:start w:val="1"/>
      <w:numFmt w:val="lowerLetter"/>
      <w:lvlText w:val="%5."/>
      <w:lvlJc w:val="left"/>
      <w:pPr>
        <w:ind w:left="4320" w:hanging="360"/>
      </w:pPr>
    </w:lvl>
    <w:lvl w:ilvl="5" w:tplc="D6703176" w:tentative="1">
      <w:start w:val="1"/>
      <w:numFmt w:val="lowerRoman"/>
      <w:lvlText w:val="%6."/>
      <w:lvlJc w:val="right"/>
      <w:pPr>
        <w:ind w:left="5040" w:hanging="180"/>
      </w:pPr>
    </w:lvl>
    <w:lvl w:ilvl="6" w:tplc="CE42438A" w:tentative="1">
      <w:start w:val="1"/>
      <w:numFmt w:val="decimal"/>
      <w:lvlText w:val="%7."/>
      <w:lvlJc w:val="left"/>
      <w:pPr>
        <w:ind w:left="5760" w:hanging="360"/>
      </w:pPr>
    </w:lvl>
    <w:lvl w:ilvl="7" w:tplc="80C20B02" w:tentative="1">
      <w:start w:val="1"/>
      <w:numFmt w:val="lowerLetter"/>
      <w:lvlText w:val="%8."/>
      <w:lvlJc w:val="left"/>
      <w:pPr>
        <w:ind w:left="6480" w:hanging="360"/>
      </w:pPr>
    </w:lvl>
    <w:lvl w:ilvl="8" w:tplc="93F002EE"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50700"/>
    <w:rsid w:val="000A1096"/>
    <w:rsid w:val="000B41D7"/>
    <w:rsid w:val="000B78C8"/>
    <w:rsid w:val="000D7C43"/>
    <w:rsid w:val="000F2FC2"/>
    <w:rsid w:val="00103BCF"/>
    <w:rsid w:val="001463B2"/>
    <w:rsid w:val="0019174A"/>
    <w:rsid w:val="001D1ED0"/>
    <w:rsid w:val="001F62C0"/>
    <w:rsid w:val="00245E02"/>
    <w:rsid w:val="00266016"/>
    <w:rsid w:val="00296551"/>
    <w:rsid w:val="002A200A"/>
    <w:rsid w:val="002D1174"/>
    <w:rsid w:val="002D1C99"/>
    <w:rsid w:val="002D7CB6"/>
    <w:rsid w:val="00315D71"/>
    <w:rsid w:val="00330AA1"/>
    <w:rsid w:val="0034260D"/>
    <w:rsid w:val="00353B66"/>
    <w:rsid w:val="00364805"/>
    <w:rsid w:val="003934B2"/>
    <w:rsid w:val="003A35E3"/>
    <w:rsid w:val="003D6D13"/>
    <w:rsid w:val="0040053D"/>
    <w:rsid w:val="00450C1C"/>
    <w:rsid w:val="00456604"/>
    <w:rsid w:val="00493EAC"/>
    <w:rsid w:val="004A2675"/>
    <w:rsid w:val="004B47EE"/>
    <w:rsid w:val="004B526A"/>
    <w:rsid w:val="004F7139"/>
    <w:rsid w:val="00527623"/>
    <w:rsid w:val="005525EB"/>
    <w:rsid w:val="00567D19"/>
    <w:rsid w:val="0057093C"/>
    <w:rsid w:val="00583AEE"/>
    <w:rsid w:val="005A67A0"/>
    <w:rsid w:val="005A6ED7"/>
    <w:rsid w:val="005B1E6C"/>
    <w:rsid w:val="005C43D7"/>
    <w:rsid w:val="005E6926"/>
    <w:rsid w:val="005F5922"/>
    <w:rsid w:val="00652588"/>
    <w:rsid w:val="006667C3"/>
    <w:rsid w:val="006716CF"/>
    <w:rsid w:val="00684155"/>
    <w:rsid w:val="00691EC1"/>
    <w:rsid w:val="006A1585"/>
    <w:rsid w:val="006E4ACC"/>
    <w:rsid w:val="0072453C"/>
    <w:rsid w:val="00764372"/>
    <w:rsid w:val="007679A3"/>
    <w:rsid w:val="007C0168"/>
    <w:rsid w:val="007C53FB"/>
    <w:rsid w:val="008B7D18"/>
    <w:rsid w:val="008F1F97"/>
    <w:rsid w:val="008F4052"/>
    <w:rsid w:val="00905365"/>
    <w:rsid w:val="00922F1D"/>
    <w:rsid w:val="009409EB"/>
    <w:rsid w:val="00985A65"/>
    <w:rsid w:val="009A5807"/>
    <w:rsid w:val="009D4EB3"/>
    <w:rsid w:val="00A04F1F"/>
    <w:rsid w:val="00A16521"/>
    <w:rsid w:val="00A427E8"/>
    <w:rsid w:val="00A8086D"/>
    <w:rsid w:val="00AB1C60"/>
    <w:rsid w:val="00AB5729"/>
    <w:rsid w:val="00AB66A5"/>
    <w:rsid w:val="00AC74A9"/>
    <w:rsid w:val="00AE7FC5"/>
    <w:rsid w:val="00B13814"/>
    <w:rsid w:val="00B13D1B"/>
    <w:rsid w:val="00B32848"/>
    <w:rsid w:val="00B56D0B"/>
    <w:rsid w:val="00B72528"/>
    <w:rsid w:val="00B818DF"/>
    <w:rsid w:val="00BA1BAA"/>
    <w:rsid w:val="00BE1DC8"/>
    <w:rsid w:val="00C33A4E"/>
    <w:rsid w:val="00C83CBF"/>
    <w:rsid w:val="00CD3FEE"/>
    <w:rsid w:val="00D031B8"/>
    <w:rsid w:val="00D05A7B"/>
    <w:rsid w:val="00D245EC"/>
    <w:rsid w:val="00D52117"/>
    <w:rsid w:val="00DB0D39"/>
    <w:rsid w:val="00E14005"/>
    <w:rsid w:val="00E3140A"/>
    <w:rsid w:val="00E43B1D"/>
    <w:rsid w:val="00E614DD"/>
    <w:rsid w:val="00E627B4"/>
    <w:rsid w:val="00EA597F"/>
    <w:rsid w:val="00EB00C6"/>
    <w:rsid w:val="00F23525"/>
    <w:rsid w:val="00F37172"/>
    <w:rsid w:val="00F7767D"/>
    <w:rsid w:val="00F83220"/>
    <w:rsid w:val="00F9444C"/>
    <w:rsid w:val="00FE576E"/>
    <w:rsid w:val="00FF7F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8C0588">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8C0588">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8C0588">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8C0588">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8C0588">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223150"/>
    <w:rsid w:val="003729CB"/>
    <w:rsid w:val="003A0181"/>
    <w:rsid w:val="005A3EFE"/>
    <w:rsid w:val="008C0588"/>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643</Words>
  <Characters>9366</Characters>
  <Application>Microsoft Office Word</Application>
  <DocSecurity>0</DocSecurity>
  <Lines>78</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11-26T08:42:00Z</dcterms:created>
  <dcterms:modified xsi:type="dcterms:W3CDTF">2019-11-26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ftZCukqP"/&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